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59B8" w:rsidRDefault="00A67BE3" w:rsidP="009350E7">
      <w:pPr>
        <w:spacing w:line="240" w:lineRule="auto"/>
        <w:rPr>
          <w:rFonts w:ascii="Times New Roman" w:hAnsi="Times New Roman" w:cs="Times New Roman"/>
          <w:i/>
          <w:sz w:val="24"/>
          <w:szCs w:val="24"/>
          <w:vertAlign w:val="superscript"/>
        </w:rPr>
      </w:pPr>
      <w:r w:rsidRPr="00503919">
        <w:rPr>
          <w:rFonts w:ascii="Times New Roman" w:hAnsi="Times New Roman" w:cs="Times New Roman"/>
          <w:sz w:val="24"/>
          <w:szCs w:val="24"/>
        </w:rPr>
        <w:t>SUPPLEMENTAL DIGITAL CONTENT</w:t>
      </w:r>
      <w:r w:rsidR="00780414" w:rsidRPr="00770F72">
        <w:rPr>
          <w:rFonts w:ascii="Times New Roman" w:hAnsi="Times New Roman" w:cs="Times New Roman"/>
          <w:sz w:val="24"/>
          <w:szCs w:val="24"/>
        </w:rPr>
        <w:t xml:space="preserve"> </w:t>
      </w:r>
      <w:r w:rsidR="00E25434">
        <w:rPr>
          <w:rFonts w:ascii="Times New Roman" w:hAnsi="Times New Roman" w:cs="Times New Roman"/>
          <w:sz w:val="24"/>
          <w:szCs w:val="24"/>
        </w:rPr>
        <w:t>5</w:t>
      </w:r>
      <w:r w:rsidR="00780414" w:rsidRPr="004F6CEB">
        <w:rPr>
          <w:rFonts w:ascii="Times New Roman" w:hAnsi="Times New Roman" w:cs="Times New Roman"/>
          <w:sz w:val="24"/>
          <w:szCs w:val="24"/>
        </w:rPr>
        <w:t xml:space="preserve"> </w:t>
      </w:r>
      <w:r w:rsidR="003559B8" w:rsidRPr="004F6CEB">
        <w:rPr>
          <w:rFonts w:ascii="Times New Roman" w:hAnsi="Times New Roman" w:cs="Times New Roman"/>
          <w:sz w:val="24"/>
          <w:szCs w:val="24"/>
        </w:rPr>
        <w:t>Mean signed difference</w:t>
      </w:r>
      <w:r w:rsidR="00F4245B">
        <w:rPr>
          <w:rFonts w:ascii="Times New Roman" w:hAnsi="Times New Roman" w:cs="Times New Roman"/>
          <w:sz w:val="24"/>
          <w:szCs w:val="24"/>
        </w:rPr>
        <w:t>s</w:t>
      </w:r>
      <w:r w:rsidR="003559B8" w:rsidRPr="004F6CEB">
        <w:rPr>
          <w:rFonts w:ascii="Times New Roman" w:hAnsi="Times New Roman" w:cs="Times New Roman"/>
          <w:sz w:val="24"/>
          <w:szCs w:val="24"/>
        </w:rPr>
        <w:t xml:space="preserve"> in PBF estimated from </w:t>
      </w:r>
      <w:r w:rsidR="003559B8" w:rsidRPr="004F6C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ublished </w:t>
      </w:r>
      <w:r w:rsidR="003559B8" w:rsidRPr="004F6CEB">
        <w:rPr>
          <w:rFonts w:ascii="Times New Roman" w:hAnsi="Times New Roman" w:cs="Times New Roman"/>
          <w:sz w:val="24"/>
          <w:szCs w:val="24"/>
        </w:rPr>
        <w:t xml:space="preserve">equations </w:t>
      </w:r>
      <w:r w:rsidR="003559B8" w:rsidRPr="004F6CEB">
        <w:rPr>
          <w:rFonts w:ascii="Times New Roman" w:hAnsi="Times New Roman" w:cs="Times New Roman" w:hint="eastAsia"/>
          <w:color w:val="000000"/>
          <w:sz w:val="24"/>
          <w:szCs w:val="24"/>
        </w:rPr>
        <w:t>using anthropometrics</w:t>
      </w:r>
      <w:r w:rsidR="003559B8" w:rsidRPr="004F6CE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559B8" w:rsidRPr="004F6CEB">
        <w:rPr>
          <w:rFonts w:ascii="Times New Roman" w:hAnsi="Times New Roman" w:cs="Times New Roman"/>
          <w:sz w:val="24"/>
          <w:szCs w:val="24"/>
        </w:rPr>
        <w:t xml:space="preserve">and from DXA in </w:t>
      </w:r>
      <w:r w:rsidR="00E234D4">
        <w:rPr>
          <w:rFonts w:ascii="Times New Roman" w:hAnsi="Times New Roman" w:cs="Times New Roman"/>
          <w:sz w:val="24"/>
          <w:szCs w:val="24"/>
        </w:rPr>
        <w:t>males and females</w:t>
      </w:r>
      <w:r w:rsidR="003559B8" w:rsidRPr="004F6CEB">
        <w:rPr>
          <w:rFonts w:ascii="Times New Roman" w:hAnsi="Times New Roman" w:cs="Times New Roman"/>
          <w:color w:val="000000"/>
          <w:sz w:val="24"/>
          <w:szCs w:val="24"/>
        </w:rPr>
        <w:t xml:space="preserve"> aged ≥ 20 years by</w:t>
      </w:r>
      <w:r w:rsidR="004C26CE">
        <w:rPr>
          <w:rFonts w:ascii="Times New Roman" w:hAnsi="Times New Roman" w:cs="Times New Roman"/>
          <w:color w:val="000000"/>
          <w:sz w:val="24"/>
          <w:szCs w:val="24"/>
        </w:rPr>
        <w:t xml:space="preserve"> overall</w:t>
      </w:r>
      <w:r w:rsidR="003559B8" w:rsidRPr="004F6CEB">
        <w:rPr>
          <w:rFonts w:ascii="Times New Roman" w:hAnsi="Times New Roman" w:cs="Times New Roman"/>
          <w:sz w:val="24"/>
          <w:szCs w:val="24"/>
        </w:rPr>
        <w:t xml:space="preserve"> age, obesity status and race</w:t>
      </w:r>
      <w:r w:rsidR="003559B8" w:rsidRPr="004F6CEB">
        <w:rPr>
          <w:rFonts w:ascii="Times New Roman" w:hAnsi="Times New Roman" w:cs="Times New Roman" w:hint="eastAsia"/>
          <w:sz w:val="24"/>
          <w:szCs w:val="24"/>
        </w:rPr>
        <w:t>/</w:t>
      </w:r>
      <w:r w:rsidR="003559B8" w:rsidRPr="004F6CEB">
        <w:rPr>
          <w:rFonts w:ascii="Times New Roman" w:hAnsi="Times New Roman" w:cs="Times New Roman"/>
          <w:sz w:val="24"/>
          <w:szCs w:val="24"/>
        </w:rPr>
        <w:t xml:space="preserve">ethnicity: NHANES 1999 - 2004 </w:t>
      </w:r>
      <w:r w:rsidR="003559B8" w:rsidRPr="004F6CEB">
        <w:rPr>
          <w:rFonts w:ascii="Times New Roman" w:hAnsi="Times New Roman" w:cs="Times New Roman"/>
          <w:i/>
          <w:sz w:val="24"/>
          <w:szCs w:val="24"/>
          <w:vertAlign w:val="superscript"/>
        </w:rPr>
        <w:t>1, 2</w:t>
      </w:r>
    </w:p>
    <w:tbl>
      <w:tblPr>
        <w:tblW w:w="5509" w:type="pct"/>
        <w:tblLook w:val="04A0" w:firstRow="1" w:lastRow="0" w:firstColumn="1" w:lastColumn="0" w:noHBand="0" w:noVBand="1"/>
      </w:tblPr>
      <w:tblGrid>
        <w:gridCol w:w="4153"/>
        <w:gridCol w:w="872"/>
        <w:gridCol w:w="229"/>
        <w:gridCol w:w="708"/>
        <w:gridCol w:w="708"/>
        <w:gridCol w:w="688"/>
        <w:gridCol w:w="229"/>
        <w:gridCol w:w="851"/>
        <w:gridCol w:w="784"/>
        <w:gridCol w:w="737"/>
        <w:gridCol w:w="229"/>
        <w:gridCol w:w="1115"/>
        <w:gridCol w:w="955"/>
        <w:gridCol w:w="952"/>
        <w:gridCol w:w="1307"/>
      </w:tblGrid>
      <w:tr w:rsidR="00F109ED" w:rsidRPr="009E47A7" w:rsidTr="000D70EE">
        <w:trPr>
          <w:gridAfter w:val="1"/>
          <w:wAfter w:w="451" w:type="pct"/>
          <w:trHeight w:val="405"/>
        </w:trPr>
        <w:tc>
          <w:tcPr>
            <w:tcW w:w="1430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x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/Anthropometric(s) used in equations </w:t>
            </w:r>
          </w:p>
          <w:p w:rsidR="00F109ED" w:rsidRPr="009E47A7" w:rsidRDefault="00F109ED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Equations evaluated</w:t>
            </w:r>
          </w:p>
        </w:tc>
        <w:tc>
          <w:tcPr>
            <w:tcW w:w="299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age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obesity status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4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race/ethnicity</w:t>
            </w: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4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720"/>
        </w:trPr>
        <w:tc>
          <w:tcPr>
            <w:tcW w:w="1430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9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-39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-59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ears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≥ 60 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mal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weight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er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bese</w:t>
            </w:r>
          </w:p>
        </w:tc>
        <w:tc>
          <w:tcPr>
            <w:tcW w:w="7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xican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ericans</w:t>
            </w:r>
          </w:p>
        </w:tc>
        <w:tc>
          <w:tcPr>
            <w:tcW w:w="32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n-</w:t>
            </w:r>
          </w:p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whites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n-</w:t>
            </w:r>
          </w:p>
          <w:p w:rsidR="00F109ED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lacks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Males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weighted</w:t>
            </w:r>
            <w:proofErr w:type="spellEnd"/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ample size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26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2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8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5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6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7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22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70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1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iceps and subscapular</w:t>
            </w:r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</w:t>
            </w: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kinfold</w:t>
            </w:r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thickness</w:t>
            </w: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-specific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ll-age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ssage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4 Hassager,C. 198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laughter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2 Slaughter,M.H. 198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0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</w:tr>
      <w:tr w:rsidR="00F109ED" w:rsidRPr="009E47A7" w:rsidTr="000D70EE">
        <w:trPr>
          <w:trHeight w:hRule="exact" w:val="360"/>
        </w:trPr>
        <w:tc>
          <w:tcPr>
            <w:tcW w:w="173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tabs>
                <w:tab w:val="left" w:pos="708"/>
              </w:tabs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eight and weight, and/or body mass index (BMI)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451" w:type="pct"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, 1989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2 Deurenberg,P. 198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1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4 Deurenberg,P. 1991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8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9 Deurenberg,P. 199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4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allagher et al. 1996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8 Gallagher,D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3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6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4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full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simplified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2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2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mez-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brosi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1 Gomez-Ambrosi,J. 201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0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itman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3 Heitmann,B.L. 199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4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Jackson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1 Jackson,A.S. 200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6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0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ppa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3 Noppa,H. 197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asco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3 Pasco,J.A. 201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24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  <w:tc>
          <w:tcPr>
            <w:tcW w:w="237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27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</w:p>
        </w:tc>
        <w:tc>
          <w:tcPr>
            <w:tcW w:w="25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329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328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Rush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5 Rush,E.C. 1997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ith et al.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4 Smith,D.P. 1977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se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6 Visser,M. 199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9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2053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ind w:firstLine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aist circumference (WC) or waist-to-height ratio(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Ht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Kagawa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8 Kagawa,M. 200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7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WC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  <w:r w:rsidR="009E631E" w:rsidRPr="009E631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Multiple anthropometric variables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hapman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6 Chapman,N.C. 199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8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</w:t>
            </w:r>
            <w:r w:rsidRPr="009E47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C-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riceps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mirez-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ea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7 Ramirez-Zea,M. 200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7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vendse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5 Svendsen,O.L. 1991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9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0</w:t>
            </w:r>
          </w:p>
        </w:tc>
        <w:tc>
          <w:tcPr>
            <w:tcW w:w="23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27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</w:p>
        </w:tc>
        <w:tc>
          <w:tcPr>
            <w:tcW w:w="25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3</w:t>
            </w:r>
          </w:p>
        </w:tc>
        <w:tc>
          <w:tcPr>
            <w:tcW w:w="328" w:type="pct"/>
            <w:tcBorders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ody density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4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ean body weight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Females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weighted</w:t>
            </w:r>
            <w:proofErr w:type="spellEnd"/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ample size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66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0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4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1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9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6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2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3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8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F6C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2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iceps and subscapular</w:t>
            </w:r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</w:t>
            </w: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kinfold</w:t>
            </w:r>
            <w:r w:rsidRPr="009E47A7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thickness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-specific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ll-age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ssage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4 Hassager,C. 198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1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laughter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2 Slaughter,M.H. 198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0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7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8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trHeight w:hRule="exact" w:val="432"/>
        </w:trPr>
        <w:tc>
          <w:tcPr>
            <w:tcW w:w="173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eight and weight, and/or body mass index (BMI)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451" w:type="pct"/>
            <w:vAlign w:val="bottom"/>
          </w:tcPr>
          <w:p w:rsidR="00F109ED" w:rsidRDefault="00F109ED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, 1989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2 Deurenberg,P. 198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1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4 Deurenberg,P. 1991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Deurenberg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8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9 Deurenberg,P. 199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4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allagher et al. 1996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8 Gallagher,D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6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6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full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7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simplified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5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mez-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brosi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1 Gomez-Ambrosi,J. 201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0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2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itman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3 Heitmann,B.L. 1990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Jackson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1 Jackson,A.S. 200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6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0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ppa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3 Noppa,H. 197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6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asco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3 Pasco,J.A. 2012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5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5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ush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5 Rush,E.C. 1997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8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2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ith et al.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4 Smith,D.P. 1977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se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6 Visser,M. 1994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3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9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4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2053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aist circumference (WC) or waist-to-height ratio(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HtR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Kagawa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8 Kagawa,M. 200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7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WC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9E631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Multiple anthropometric variables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hapman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6 Chapman,N.C. 1998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4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5.7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</w:t>
            </w:r>
            <w:r w:rsidRPr="009E47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C-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riceps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9E631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6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mirez-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ea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7 Ramirez-Zea,M. 2006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7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3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vendsen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5 Svendsen,O.L. 1991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2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7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9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0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2</w:t>
            </w:r>
            <w:r w:rsidR="00E56155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8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B22C6F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2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6.4</w:t>
            </w:r>
            <w:r w:rsidR="009E631E" w:rsidRPr="00B4043F"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  <w:vertAlign w:val="superscript"/>
              </w:rPr>
              <w:t>***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8C2508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ody density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F109ED" w:rsidRPr="009E47A7" w:rsidTr="000D70EE">
        <w:trPr>
          <w:gridAfter w:val="1"/>
          <w:wAfter w:w="451" w:type="pct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Wilmore and </w:t>
            </w:r>
            <w:proofErr w:type="spellStart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ean body weight 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109ED" w:rsidRPr="009E47A7" w:rsidRDefault="00F109ED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E47A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</w:tbl>
    <w:p w:rsidR="0074064D" w:rsidRPr="00F57A30" w:rsidRDefault="0074064D" w:rsidP="0074064D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1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Values </w:t>
      </w:r>
      <w:r w:rsidR="009E7E45">
        <w:rPr>
          <w:rFonts w:ascii="Times New Roman" w:eastAsia="Times New Roman" w:hAnsi="Times New Roman" w:cs="Times New Roman"/>
          <w:color w:val="000000"/>
          <w:sz w:val="20"/>
          <w:szCs w:val="20"/>
        </w:rPr>
        <w:t>of mean signed difference</w:t>
      </w:r>
      <w:r w:rsidR="00F4245B"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 w:rsidR="009E7E45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were adjusted for complex sample design</w:t>
      </w:r>
      <w:r w:rsidRPr="00F57A30" w:rsidDel="006F0B48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d expressed as the average of the five </w:t>
      </w:r>
      <w:r w:rsidR="009E7E45">
        <w:rPr>
          <w:rFonts w:ascii="Times New Roman" w:eastAsia="Times New Roman" w:hAnsi="Times New Roman" w:cs="Times New Roman"/>
          <w:color w:val="000000"/>
          <w:sz w:val="20"/>
          <w:szCs w:val="20"/>
        </w:rPr>
        <w:t>estimates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respectively from the five imputation DXA datasets.</w:t>
      </w:r>
      <w:bookmarkStart w:id="0" w:name="_GoBack"/>
      <w:bookmarkEnd w:id="0"/>
    </w:p>
    <w:p w:rsidR="0074064D" w:rsidRPr="00F57A30" w:rsidRDefault="0074064D" w:rsidP="0074064D">
      <w:pPr>
        <w:tabs>
          <w:tab w:val="left" w:pos="6708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2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bbreviations: DXA for dual-energy X-ray absorptiometry and PBF for percentage body fat.</w:t>
      </w:r>
    </w:p>
    <w:p w:rsidR="0074064D" w:rsidRPr="00F57A30" w:rsidRDefault="0074064D" w:rsidP="0074064D">
      <w:pPr>
        <w:tabs>
          <w:tab w:val="left" w:pos="6708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3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Participants who were underweight (n = 84 for males and n = 120 for females</w:t>
      </w:r>
      <w:r w:rsidRPr="00F57A30">
        <w:rPr>
          <w:rFonts w:ascii="Times New Roman" w:hAnsi="Times New Roman" w:cs="Times New Roman"/>
          <w:color w:val="000000"/>
          <w:sz w:val="20"/>
          <w:szCs w:val="20"/>
        </w:rPr>
        <w:t xml:space="preserve">)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were excluded from the analysis.</w:t>
      </w:r>
    </w:p>
    <w:p w:rsidR="0074064D" w:rsidRPr="00F57A30" w:rsidRDefault="0074064D" w:rsidP="0074064D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 xml:space="preserve">4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Participants from other race/ethnicities (n = 409 for males and n = 385 for females) were excluded from the analysis.</w:t>
      </w:r>
    </w:p>
    <w:p w:rsidR="00B61058" w:rsidRDefault="0074064D" w:rsidP="00B61058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5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thropometrics used in equations were waist circumference and triceps skinfold for Lean et al. </w:t>
      </w:r>
      <w:r w:rsidRPr="00F57A30">
        <w:rPr>
          <w:rFonts w:ascii="Times New Roman" w:hAnsi="Times New Roman" w:cs="Times New Roman" w:hint="eastAsia"/>
          <w:color w:val="000000"/>
          <w:sz w:val="20"/>
          <w:szCs w:val="20"/>
        </w:rPr>
        <w:t>WC-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riceps equation, BMI and triceps skinfold for 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Svendsen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t al. equation, weight, height and triceps skinfold for Chapman et al. equation, weight and waist circumference for Wilmore and 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Behnke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ody density and lean body weight equations, and weight, height and waist circumference for Ramirez-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Zea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t al. equation. </w:t>
      </w:r>
    </w:p>
    <w:p w:rsidR="00B61058" w:rsidRPr="006F54A4" w:rsidRDefault="00B61058" w:rsidP="00B61058">
      <w:pPr>
        <w:spacing w:after="0" w:line="360" w:lineRule="auto"/>
        <w:rPr>
          <w:rFonts w:ascii="Times New Roman" w:eastAsia="Times New Roman" w:hAnsi="Times New Roman" w:cs="Times New Roman"/>
          <w:color w:val="FF0000"/>
          <w:sz w:val="20"/>
          <w:szCs w:val="20"/>
        </w:rPr>
      </w:pP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 xml:space="preserve">Mexican Americans and African Americans were compared to 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>Non-Hispanic whites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 xml:space="preserve">: 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  <w:vertAlign w:val="superscript"/>
        </w:rPr>
        <w:t>*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 xml:space="preserve"> P &lt; 0.05, 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  <w:vertAlign w:val="superscript"/>
        </w:rPr>
        <w:t>**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 xml:space="preserve"> P &lt; 0.001, 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  <w:vertAlign w:val="superscript"/>
        </w:rPr>
        <w:t>***</w:t>
      </w:r>
      <w:r w:rsidRPr="006F54A4">
        <w:rPr>
          <w:rFonts w:ascii="Times New Roman" w:eastAsia="Times New Roman" w:hAnsi="Times New Roman" w:cs="Times New Roman"/>
          <w:color w:val="FF0000"/>
          <w:sz w:val="20"/>
          <w:szCs w:val="20"/>
        </w:rPr>
        <w:t xml:space="preserve"> P &lt; 0.0001. </w:t>
      </w:r>
    </w:p>
    <w:sectPr w:rsidR="00B61058" w:rsidRPr="006F54A4" w:rsidSect="00780414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stem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CE04A0"/>
    <w:multiLevelType w:val="hybridMultilevel"/>
    <w:tmpl w:val="6764C752"/>
    <w:lvl w:ilvl="0" w:tplc="B66A901E">
      <w:start w:val="18"/>
      <w:numFmt w:val="bullet"/>
      <w:lvlText w:val="-"/>
      <w:lvlJc w:val="left"/>
      <w:pPr>
        <w:ind w:left="80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1">
    <w:nsid w:val="12D65AAA"/>
    <w:multiLevelType w:val="hybridMultilevel"/>
    <w:tmpl w:val="8C088664"/>
    <w:lvl w:ilvl="0" w:tplc="0840F3A4">
      <w:start w:val="18"/>
      <w:numFmt w:val="bullet"/>
      <w:lvlText w:val="-"/>
      <w:lvlJc w:val="left"/>
      <w:pPr>
        <w:ind w:left="12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40" w:hanging="420"/>
      </w:pPr>
      <w:rPr>
        <w:rFonts w:ascii="Wingdings" w:hAnsi="Wingdings" w:hint="default"/>
      </w:rPr>
    </w:lvl>
  </w:abstractNum>
  <w:abstractNum w:abstractNumId="2">
    <w:nsid w:val="2D33392A"/>
    <w:multiLevelType w:val="hybridMultilevel"/>
    <w:tmpl w:val="73840562"/>
    <w:lvl w:ilvl="0" w:tplc="F0F20B58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D0A16BE"/>
    <w:multiLevelType w:val="hybridMultilevel"/>
    <w:tmpl w:val="6A083890"/>
    <w:lvl w:ilvl="0" w:tplc="6DB8871A">
      <w:start w:val="18"/>
      <w:numFmt w:val="bullet"/>
      <w:lvlText w:val="-"/>
      <w:lvlJc w:val="left"/>
      <w:pPr>
        <w:ind w:left="124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6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3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0414"/>
    <w:rsid w:val="00045C56"/>
    <w:rsid w:val="000F43CC"/>
    <w:rsid w:val="00100483"/>
    <w:rsid w:val="00121F41"/>
    <w:rsid w:val="00153046"/>
    <w:rsid w:val="001E4D2C"/>
    <w:rsid w:val="00301DB3"/>
    <w:rsid w:val="003559B8"/>
    <w:rsid w:val="003D323C"/>
    <w:rsid w:val="003E28D2"/>
    <w:rsid w:val="004C26CE"/>
    <w:rsid w:val="005B7153"/>
    <w:rsid w:val="006906BB"/>
    <w:rsid w:val="006F54A4"/>
    <w:rsid w:val="0074064D"/>
    <w:rsid w:val="007444C1"/>
    <w:rsid w:val="00780414"/>
    <w:rsid w:val="008B506B"/>
    <w:rsid w:val="00930A8F"/>
    <w:rsid w:val="009350E7"/>
    <w:rsid w:val="00947514"/>
    <w:rsid w:val="009A2189"/>
    <w:rsid w:val="009E631E"/>
    <w:rsid w:val="009E7E45"/>
    <w:rsid w:val="00A67BE3"/>
    <w:rsid w:val="00A87E65"/>
    <w:rsid w:val="00B22C6F"/>
    <w:rsid w:val="00B4043F"/>
    <w:rsid w:val="00B61058"/>
    <w:rsid w:val="00BF789A"/>
    <w:rsid w:val="00CB0383"/>
    <w:rsid w:val="00E234D4"/>
    <w:rsid w:val="00E25434"/>
    <w:rsid w:val="00E56155"/>
    <w:rsid w:val="00EA1E54"/>
    <w:rsid w:val="00F109ED"/>
    <w:rsid w:val="00F32729"/>
    <w:rsid w:val="00F424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9B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80414"/>
    <w:pPr>
      <w:spacing w:after="240" w:line="319" w:lineRule="atLeast"/>
      <w:ind w:left="720" w:right="720"/>
    </w:pPr>
    <w:rPr>
      <w:rFonts w:ascii="Verdana" w:eastAsia="Times New Roman" w:hAnsi="Verdana" w:cs="Times New Roman"/>
      <w:sz w:val="24"/>
      <w:szCs w:val="24"/>
    </w:rPr>
  </w:style>
  <w:style w:type="paragraph" w:customStyle="1" w:styleId="Default">
    <w:name w:val="Default"/>
    <w:rsid w:val="0078041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2">
    <w:name w:val="CM22"/>
    <w:basedOn w:val="Default"/>
    <w:next w:val="Default"/>
    <w:uiPriority w:val="99"/>
    <w:rsid w:val="00780414"/>
    <w:pPr>
      <w:spacing w:line="360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rsid w:val="00780414"/>
    <w:pPr>
      <w:spacing w:line="243" w:lineRule="atLeast"/>
    </w:pPr>
    <w:rPr>
      <w:color w:val="auto"/>
    </w:rPr>
  </w:style>
  <w:style w:type="paragraph" w:customStyle="1" w:styleId="CM10">
    <w:name w:val="CM10"/>
    <w:basedOn w:val="Default"/>
    <w:next w:val="Default"/>
    <w:uiPriority w:val="99"/>
    <w:rsid w:val="00780414"/>
    <w:pPr>
      <w:spacing w:line="240" w:lineRule="atLeast"/>
    </w:pPr>
    <w:rPr>
      <w:color w:val="auto"/>
    </w:rPr>
  </w:style>
  <w:style w:type="paragraph" w:customStyle="1" w:styleId="CM40">
    <w:name w:val="CM40"/>
    <w:basedOn w:val="Default"/>
    <w:next w:val="Default"/>
    <w:uiPriority w:val="99"/>
    <w:rsid w:val="00780414"/>
    <w:rPr>
      <w:color w:val="auto"/>
    </w:rPr>
  </w:style>
  <w:style w:type="paragraph" w:styleId="Header">
    <w:name w:val="header"/>
    <w:basedOn w:val="Normal"/>
    <w:link w:val="HeaderChar"/>
    <w:uiPriority w:val="99"/>
    <w:unhideWhenUsed/>
    <w:rsid w:val="007804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0414"/>
  </w:style>
  <w:style w:type="paragraph" w:styleId="Footer">
    <w:name w:val="footer"/>
    <w:basedOn w:val="Normal"/>
    <w:link w:val="FooterChar"/>
    <w:uiPriority w:val="99"/>
    <w:unhideWhenUsed/>
    <w:rsid w:val="007804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0414"/>
  </w:style>
  <w:style w:type="paragraph" w:styleId="ListParagraph">
    <w:name w:val="List Paragraph"/>
    <w:basedOn w:val="Normal"/>
    <w:uiPriority w:val="34"/>
    <w:qFormat/>
    <w:rsid w:val="00780414"/>
    <w:pPr>
      <w:ind w:firstLineChars="200" w:firstLine="420"/>
    </w:pPr>
  </w:style>
  <w:style w:type="character" w:styleId="Hyperlink">
    <w:name w:val="Hyperlink"/>
    <w:basedOn w:val="DefaultParagraphFont"/>
    <w:uiPriority w:val="99"/>
    <w:semiHidden/>
    <w:unhideWhenUsed/>
    <w:rsid w:val="0078041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4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414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780414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780414"/>
    <w:rPr>
      <w:lang w:eastAsia="ja-JP"/>
    </w:rPr>
  </w:style>
  <w:style w:type="table" w:styleId="TableGrid">
    <w:name w:val="Table Grid"/>
    <w:basedOn w:val="TableNormal"/>
    <w:uiPriority w:val="59"/>
    <w:rsid w:val="0078041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804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4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4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4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41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80414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780414"/>
  </w:style>
  <w:style w:type="numbering" w:customStyle="1" w:styleId="NoList1">
    <w:name w:val="No List1"/>
    <w:next w:val="NoList"/>
    <w:uiPriority w:val="99"/>
    <w:semiHidden/>
    <w:unhideWhenUsed/>
    <w:rsid w:val="00780414"/>
  </w:style>
  <w:style w:type="table" w:customStyle="1" w:styleId="TableGrid1">
    <w:name w:val="Table Grid1"/>
    <w:basedOn w:val="TableNormal"/>
    <w:next w:val="TableGrid"/>
    <w:uiPriority w:val="59"/>
    <w:rsid w:val="0078041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1">
    <w:name w:val="No List11"/>
    <w:next w:val="NoList"/>
    <w:uiPriority w:val="99"/>
    <w:semiHidden/>
    <w:unhideWhenUsed/>
    <w:rsid w:val="0074064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9B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80414"/>
    <w:pPr>
      <w:spacing w:after="240" w:line="319" w:lineRule="atLeast"/>
      <w:ind w:left="720" w:right="720"/>
    </w:pPr>
    <w:rPr>
      <w:rFonts w:ascii="Verdana" w:eastAsia="Times New Roman" w:hAnsi="Verdana" w:cs="Times New Roman"/>
      <w:sz w:val="24"/>
      <w:szCs w:val="24"/>
    </w:rPr>
  </w:style>
  <w:style w:type="paragraph" w:customStyle="1" w:styleId="Default">
    <w:name w:val="Default"/>
    <w:rsid w:val="0078041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2">
    <w:name w:val="CM22"/>
    <w:basedOn w:val="Default"/>
    <w:next w:val="Default"/>
    <w:uiPriority w:val="99"/>
    <w:rsid w:val="00780414"/>
    <w:pPr>
      <w:spacing w:line="360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rsid w:val="00780414"/>
    <w:pPr>
      <w:spacing w:line="243" w:lineRule="atLeast"/>
    </w:pPr>
    <w:rPr>
      <w:color w:val="auto"/>
    </w:rPr>
  </w:style>
  <w:style w:type="paragraph" w:customStyle="1" w:styleId="CM10">
    <w:name w:val="CM10"/>
    <w:basedOn w:val="Default"/>
    <w:next w:val="Default"/>
    <w:uiPriority w:val="99"/>
    <w:rsid w:val="00780414"/>
    <w:pPr>
      <w:spacing w:line="240" w:lineRule="atLeast"/>
    </w:pPr>
    <w:rPr>
      <w:color w:val="auto"/>
    </w:rPr>
  </w:style>
  <w:style w:type="paragraph" w:customStyle="1" w:styleId="CM40">
    <w:name w:val="CM40"/>
    <w:basedOn w:val="Default"/>
    <w:next w:val="Default"/>
    <w:uiPriority w:val="99"/>
    <w:rsid w:val="00780414"/>
    <w:rPr>
      <w:color w:val="auto"/>
    </w:rPr>
  </w:style>
  <w:style w:type="paragraph" w:styleId="Header">
    <w:name w:val="header"/>
    <w:basedOn w:val="Normal"/>
    <w:link w:val="HeaderChar"/>
    <w:uiPriority w:val="99"/>
    <w:unhideWhenUsed/>
    <w:rsid w:val="007804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0414"/>
  </w:style>
  <w:style w:type="paragraph" w:styleId="Footer">
    <w:name w:val="footer"/>
    <w:basedOn w:val="Normal"/>
    <w:link w:val="FooterChar"/>
    <w:uiPriority w:val="99"/>
    <w:unhideWhenUsed/>
    <w:rsid w:val="007804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0414"/>
  </w:style>
  <w:style w:type="paragraph" w:styleId="ListParagraph">
    <w:name w:val="List Paragraph"/>
    <w:basedOn w:val="Normal"/>
    <w:uiPriority w:val="34"/>
    <w:qFormat/>
    <w:rsid w:val="00780414"/>
    <w:pPr>
      <w:ind w:firstLineChars="200" w:firstLine="420"/>
    </w:pPr>
  </w:style>
  <w:style w:type="character" w:styleId="Hyperlink">
    <w:name w:val="Hyperlink"/>
    <w:basedOn w:val="DefaultParagraphFont"/>
    <w:uiPriority w:val="99"/>
    <w:semiHidden/>
    <w:unhideWhenUsed/>
    <w:rsid w:val="0078041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4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414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780414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780414"/>
    <w:rPr>
      <w:lang w:eastAsia="ja-JP"/>
    </w:rPr>
  </w:style>
  <w:style w:type="table" w:styleId="TableGrid">
    <w:name w:val="Table Grid"/>
    <w:basedOn w:val="TableNormal"/>
    <w:uiPriority w:val="59"/>
    <w:rsid w:val="0078041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804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4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4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4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41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80414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780414"/>
  </w:style>
  <w:style w:type="numbering" w:customStyle="1" w:styleId="NoList1">
    <w:name w:val="No List1"/>
    <w:next w:val="NoList"/>
    <w:uiPriority w:val="99"/>
    <w:semiHidden/>
    <w:unhideWhenUsed/>
    <w:rsid w:val="00780414"/>
  </w:style>
  <w:style w:type="table" w:customStyle="1" w:styleId="TableGrid1">
    <w:name w:val="Table Grid1"/>
    <w:basedOn w:val="TableNormal"/>
    <w:next w:val="TableGrid"/>
    <w:uiPriority w:val="59"/>
    <w:rsid w:val="0078041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1">
    <w:name w:val="No List11"/>
    <w:next w:val="NoList"/>
    <w:uiPriority w:val="99"/>
    <w:semiHidden/>
    <w:unhideWhenUsed/>
    <w:rsid w:val="0074064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44</Words>
  <Characters>7096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83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 User</dc:creator>
  <cp:lastModifiedBy>Zhaohui Cui</cp:lastModifiedBy>
  <cp:revision>2</cp:revision>
  <dcterms:created xsi:type="dcterms:W3CDTF">2013-10-01T20:00:00Z</dcterms:created>
  <dcterms:modified xsi:type="dcterms:W3CDTF">2013-10-01T20:00:00Z</dcterms:modified>
</cp:coreProperties>
</file>